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bookmarkStart w:id="0" w:name="_GoBack"/>
      <w:r>
        <w:t>Title</w:t>
      </w:r>
    </w:p>
    <w:p w14:paraId="5E1BF247" w14:textId="05300F18" w:rsidR="006B33EA" w:rsidRPr="006B33EA" w:rsidRDefault="006B33EA" w:rsidP="006804EA">
      <w:pPr>
        <w:pStyle w:val="Title"/>
      </w:pPr>
      <w:r w:rsidRPr="006B33EA">
        <w:t>Integrating Co-Expression Networks with GWAS Detect</w:t>
      </w:r>
      <w:r w:rsidR="009E2DAD">
        <w:t>s</w:t>
      </w:r>
      <w:r w:rsidRPr="006B33EA">
        <w:t xml:space="preserve"> Genes Driving Elemental Accumulation in Maize</w:t>
      </w:r>
    </w:p>
    <w:p w14:paraId="712A672E" w14:textId="77777777" w:rsidR="006B33EA" w:rsidRDefault="006B33EA" w:rsidP="006804EA">
      <w:pPr>
        <w:pStyle w:val="Heading1"/>
      </w:pPr>
      <w:r>
        <w:t>Authors</w:t>
      </w:r>
    </w:p>
    <w:p w14:paraId="02C5444E" w14:textId="51349106" w:rsidR="00AA7E96" w:rsidRDefault="006B33EA" w:rsidP="006804EA">
      <w:r>
        <w:t>Robert J. Schaefer</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3857C1">
        <w:t xml:space="preserve"> Jean-Michel </w:t>
      </w:r>
      <w:r>
        <w:t>Michno</w:t>
      </w:r>
      <w:r w:rsidR="0072070D">
        <w:fldChar w:fldCharType="begin"/>
      </w:r>
      <w:r w:rsidR="0072070D">
        <w:instrText xml:space="preserve"> REF _Ref488755432 \r \h </w:instrText>
      </w:r>
      <w:r w:rsidR="0072070D">
        <w:fldChar w:fldCharType="separate"/>
      </w:r>
      <w:r w:rsidR="0072070D">
        <w:t>1</w:t>
      </w:r>
      <w:r w:rsidR="0072070D">
        <w:fldChar w:fldCharType="end"/>
      </w:r>
      <w:r w:rsidR="0072070D">
        <w:t>,</w:t>
      </w:r>
      <w:r w:rsidR="00005D7D">
        <w:fldChar w:fldCharType="begin"/>
      </w:r>
      <w:r w:rsidR="00005D7D">
        <w:instrText xml:space="preserve"> REF _Ref488755454 \n \h </w:instrText>
      </w:r>
      <w:r w:rsidR="00005D7D">
        <w:fldChar w:fldCharType="separate"/>
      </w:r>
      <w:r w:rsidR="000B0BA4">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B0BA4">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B0BA4">
        <w:t>4</w:t>
      </w:r>
      <w:r w:rsidR="00005D7D">
        <w:fldChar w:fldCharType="end"/>
      </w:r>
      <w:r>
        <w:t>, Brian Dilkes</w:t>
      </w:r>
      <w:r w:rsidR="00005D7D">
        <w:fldChar w:fldCharType="begin"/>
      </w:r>
      <w:r w:rsidR="00005D7D">
        <w:instrText xml:space="preserve"> REF _Ref488755534 \n \h </w:instrText>
      </w:r>
      <w:r w:rsidR="00005D7D">
        <w:fldChar w:fldCharType="separate"/>
      </w:r>
      <w:r w:rsidR="000B0BA4">
        <w:t>5</w:t>
      </w:r>
      <w:r w:rsidR="00005D7D">
        <w:fldChar w:fldCharType="end"/>
      </w:r>
      <w:r>
        <w:t>, Ivan Baxter</w:t>
      </w:r>
      <w:r w:rsidR="00005D7D">
        <w:fldChar w:fldCharType="begin"/>
      </w:r>
      <w:r w:rsidR="00005D7D">
        <w:instrText xml:space="preserve"> REF _Ref488755539 \n \h </w:instrText>
      </w:r>
      <w:r w:rsidR="00005D7D">
        <w:fldChar w:fldCharType="separate"/>
      </w:r>
      <w:r w:rsidR="000B0BA4">
        <w:t>6</w:t>
      </w:r>
      <w:r w:rsidR="00005D7D">
        <w:fldChar w:fldCharType="end"/>
      </w:r>
      <w:r w:rsidR="00005D7D">
        <w:t>,</w:t>
      </w:r>
      <w:r w:rsidR="00005D7D">
        <w:fldChar w:fldCharType="begin"/>
      </w:r>
      <w:r w:rsidR="00005D7D">
        <w:instrText xml:space="preserve"> REF _Ref488755546 \n \h </w:instrText>
      </w:r>
      <w:r w:rsidR="00005D7D">
        <w:fldChar w:fldCharType="separate"/>
      </w:r>
      <w:r w:rsidR="000B0BA4">
        <w:t>7</w:t>
      </w:r>
      <w:r w:rsidR="00005D7D">
        <w:fldChar w:fldCharType="end"/>
      </w:r>
      <w:r>
        <w:t>, Chad L. Myers</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005D7D">
        <w:fldChar w:fldCharType="begin"/>
      </w:r>
      <w:r w:rsidR="00005D7D">
        <w:instrText xml:space="preserve"> REF _Ref488755655 \n \h </w:instrText>
      </w:r>
      <w:r w:rsidR="00005D7D">
        <w:fldChar w:fldCharType="separate"/>
      </w:r>
      <w:r w:rsidR="000B0BA4">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612022BE" w14:textId="77777777"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28E1C4D7" w14:textId="77777777"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78494292" w14:textId="77777777"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2D8BCC68" w14:textId="77777777" w:rsidR="006B33EA" w:rsidRDefault="006B33EA" w:rsidP="00B87472">
      <w:pPr>
        <w:pStyle w:val="ListParagraph"/>
        <w:numPr>
          <w:ilvl w:val="0"/>
          <w:numId w:val="8"/>
        </w:numPr>
      </w:pPr>
      <w:bookmarkStart w:id="5" w:name="_Ref488755534"/>
      <w:r>
        <w:t>Department of Biochemistry, Purdue University, West Lafayette, IN, USA</w:t>
      </w:r>
      <w:bookmarkEnd w:id="5"/>
    </w:p>
    <w:p w14:paraId="672D84E0" w14:textId="77777777" w:rsidR="006B4B17" w:rsidRDefault="00E56B10" w:rsidP="00B87472">
      <w:pPr>
        <w:pStyle w:val="ListParagraph"/>
        <w:numPr>
          <w:ilvl w:val="0"/>
          <w:numId w:val="8"/>
        </w:numPr>
      </w:pPr>
      <w:bookmarkStart w:id="6" w:name="_Ref488755539"/>
      <w:r>
        <w:t>Donald Danforth Plant Science Center, St. Louis, MO, USA</w:t>
      </w:r>
      <w:bookmarkEnd w:id="6"/>
    </w:p>
    <w:p w14:paraId="584F7012" w14:textId="77777777"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7A8B558D" w14:textId="77777777" w:rsidR="006B33EA" w:rsidRDefault="006B33EA" w:rsidP="006804EA">
      <w:pPr>
        <w:pStyle w:val="Heading1"/>
      </w:pPr>
      <w:r>
        <w:t>Abstract</w:t>
      </w:r>
    </w:p>
    <w:p w14:paraId="4E5DFB75" w14:textId="010694D0" w:rsidR="006B33EA" w:rsidRPr="006B33EA" w:rsidRDefault="00D23002" w:rsidP="006804EA">
      <w:r>
        <w:t xml:space="preserve">Genome wide association studies (GWAS) have identified thousands of loci linked to hundreds of traits in many different species. However, the </w:t>
      </w:r>
      <w:r w:rsidR="00D76AED">
        <w:t xml:space="preserve">causal </w:t>
      </w:r>
      <w:r>
        <w:t>genes</w:t>
      </w:r>
      <w:r w:rsidR="00244BC9">
        <w:t xml:space="preserve"> </w:t>
      </w:r>
      <w:r>
        <w:t>and the cellular processes they contribute to remain unknown</w:t>
      </w:r>
      <w:r w:rsidR="002932A4">
        <w:t xml:space="preserve"> for most loci</w:t>
      </w:r>
      <w:r w:rsidR="00B47AEF">
        <w:t>. This problem is especially</w:t>
      </w:r>
      <w:r>
        <w:t xml:space="preserve"> pronounced in species where functional annotations are sparse. </w:t>
      </w:r>
      <w:r w:rsidR="00D019AF">
        <w:t>Gene expression data</w:t>
      </w:r>
      <w:r w:rsidR="00EF6419">
        <w:t xml:space="preserve"> available</w:t>
      </w:r>
      <w:r>
        <w:t xml:space="preserve"> from high throughput </w:t>
      </w:r>
      <w:r w:rsidR="00146F28">
        <w:t>sequencing</w:t>
      </w:r>
      <w:r w:rsidR="00BB0D54">
        <w:t>, such as RNA-Seq,</w:t>
      </w:r>
      <w:r>
        <w:t xml:space="preserve"> are a </w:t>
      </w:r>
      <w:r w:rsidR="00662B41">
        <w:t>powerful</w:t>
      </w:r>
      <w:r>
        <w:t xml:space="preserve"> resource to</w:t>
      </w:r>
      <w:r w:rsidR="00146F28">
        <w:t xml:space="preserve"> leverage</w:t>
      </w:r>
      <w:r>
        <w:t xml:space="preserve"> </w:t>
      </w:r>
      <w:r w:rsidR="00146F28">
        <w:t>in</w:t>
      </w:r>
      <w:r>
        <w:t xml:space="preserve"> </w:t>
      </w:r>
      <w:r w:rsidR="00146F28">
        <w:t>identifying</w:t>
      </w:r>
      <w:r w:rsidR="00B47AEF">
        <w:t xml:space="preserve"> candidate genes</w:t>
      </w:r>
      <w:r>
        <w:t xml:space="preserve"> </w:t>
      </w:r>
      <w:r w:rsidR="00063F15">
        <w:t xml:space="preserve">linked to </w:t>
      </w:r>
      <w:r>
        <w:t xml:space="preserve">single nucleotide polymorphisms </w:t>
      </w:r>
      <w:r w:rsidR="0086151A">
        <w:t>(SNPs)</w:t>
      </w:r>
      <w:r w:rsidR="00537F3E">
        <w:t xml:space="preserve"> identified by GWAS</w:t>
      </w:r>
      <w:r w:rsidR="0086151A">
        <w:t xml:space="preserve">. </w:t>
      </w:r>
      <w:r w:rsidR="00D019AF">
        <w:t>W</w:t>
      </w:r>
      <w:r w:rsidR="00BB0D54">
        <w:t>e developed a framework to integrate information from RNA-Seq co-expression networks</w:t>
      </w:r>
      <w:r w:rsidR="003E2104">
        <w:t xml:space="preserve"> </w:t>
      </w:r>
      <w:r w:rsidR="00BB0D54">
        <w:t>with GWAS datasets</w:t>
      </w:r>
      <w:r w:rsidR="00415A07">
        <w:t>.</w:t>
      </w:r>
      <w:r>
        <w:t xml:space="preserve"> </w:t>
      </w:r>
      <w:r w:rsidR="00BB25AC">
        <w:t xml:space="preserve">We </w:t>
      </w:r>
      <w:r w:rsidR="00DC129F">
        <w:t xml:space="preserve">built </w:t>
      </w:r>
      <w:r w:rsidR="003D2D91">
        <w:t>whole g</w:t>
      </w:r>
      <w:r w:rsidR="003E2104">
        <w:t>enome co-expression networks</w:t>
      </w:r>
      <w:r w:rsidR="0030483D">
        <w:t xml:space="preserve"> from three distinct </w:t>
      </w:r>
      <w:r w:rsidR="00DC129F">
        <w:t xml:space="preserve">biological </w:t>
      </w:r>
      <w:r w:rsidR="0030483D">
        <w:t>contexts</w:t>
      </w:r>
      <w:r w:rsidR="003E2104">
        <w:t xml:space="preserve"> then</w:t>
      </w:r>
      <w:r w:rsidR="00DC129F">
        <w:t xml:space="preserve"> demonstrate the precision of our method by simulating</w:t>
      </w:r>
      <w:r w:rsidR="00BB25AC">
        <w:t xml:space="preserve"> GWA</w:t>
      </w:r>
      <w:r w:rsidR="00DC129F">
        <w:t>S</w:t>
      </w:r>
      <w:r w:rsidR="00BB25AC">
        <w:t xml:space="preserve"> using Gene Ontology (GO) terms</w:t>
      </w:r>
      <w:r w:rsidR="003D2D91">
        <w:t>. We</w:t>
      </w:r>
      <w:r w:rsidR="00BB25AC">
        <w:t xml:space="preserve"> then </w:t>
      </w:r>
      <w:r w:rsidR="00EC258B">
        <w:t>appl</w:t>
      </w:r>
      <w:r w:rsidR="0096463B">
        <w:t>ied</w:t>
      </w:r>
      <w:r w:rsidR="003D2D91">
        <w:t xml:space="preserve"> our method</w:t>
      </w:r>
      <w:r w:rsidR="00BB25AC">
        <w:t xml:space="preserve"> to </w:t>
      </w:r>
      <w:r w:rsidR="002A7856">
        <w:t xml:space="preserve">detect high priority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the </w:t>
      </w:r>
      <w:r>
        <w:t>maize</w:t>
      </w:r>
      <w:r w:rsidR="0086573B">
        <w:t xml:space="preserve"> ionome</w:t>
      </w:r>
      <w:r>
        <w:t xml:space="preserve">. </w:t>
      </w:r>
      <w:r w:rsidRPr="004F0FE1">
        <w:t xml:space="preserve">Our results </w:t>
      </w:r>
      <w:r w:rsidR="00F37049">
        <w:t>show</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w:t>
      </w:r>
      <w:r w:rsidR="00282144" w:rsidRPr="004F0FE1">
        <w:lastRenderedPageBreak/>
        <w:t xml:space="preserve">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data from</w:t>
      </w:r>
      <w:r w:rsidR="00A07057">
        <w:t xml:space="preserve"> the correct biological context</w:t>
      </w:r>
      <w:r w:rsidRPr="004F0FE1">
        <w:t xml:space="preserve"> </w:t>
      </w:r>
      <w:r w:rsidR="00013D18">
        <w:t xml:space="preserve">is vital in characterizing the </w:t>
      </w:r>
      <w:r w:rsidRPr="004F0FE1">
        <w:t xml:space="preserve">relationships between the </w:t>
      </w:r>
      <w:r w:rsidR="00173E06" w:rsidRPr="004F0FE1">
        <w:t xml:space="preserve">co-expression </w:t>
      </w:r>
      <w:r w:rsidRPr="004F0FE1">
        <w:t>networks and the GWAS SNPs.</w:t>
      </w:r>
      <w:r w:rsidR="00807188">
        <w:t xml:space="preserve"> </w:t>
      </w:r>
      <w:r w:rsidR="00BD5DCC">
        <w:t xml:space="preserve">Our analysis </w:t>
      </w:r>
      <w:r w:rsidR="006948D2">
        <w:t xml:space="preserve">identified 610 high priority candidate genes with strong co-expression among genes linked to </w:t>
      </w:r>
      <w:r w:rsidR="004C1DF1">
        <w:t xml:space="preserve">ionome </w:t>
      </w:r>
      <w:r w:rsidR="006948D2">
        <w:t xml:space="preserve">GWAS SNPs. </w:t>
      </w:r>
      <w:r w:rsidR="00807188">
        <w:t>G</w:t>
      </w:r>
      <w:r w:rsidRPr="004F0FE1">
        <w:t>enes linked to GWAS hits for elemental accumulation</w:t>
      </w:r>
      <w:r w:rsidR="00A664E2">
        <w:t xml:space="preserve"> were</w:t>
      </w:r>
      <w:r w:rsidRPr="004F0FE1">
        <w:t xml:space="preserve">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rsidR="005241AD">
        <w:t xml:space="preserve"> We functionally validate </w:t>
      </w:r>
      <w:r w:rsidR="00747985">
        <w:t xml:space="preserve">two genes related identified by our approach using mutants and collate other high priority candidates with </w:t>
      </w:r>
      <w:r w:rsidR="00595FD7">
        <w:t xml:space="preserve">ontological enrichment and </w:t>
      </w:r>
      <w:r w:rsidR="00156201">
        <w:t xml:space="preserve">curated literature support resulting in a targeted set of candidate genes </w:t>
      </w:r>
      <w:r w:rsidR="003E42E2">
        <w:t xml:space="preserve">for </w:t>
      </w:r>
      <w:r w:rsidR="00156201">
        <w:t>elemental accumulation in maize grain.</w:t>
      </w:r>
    </w:p>
    <w:p w14:paraId="06848D73" w14:textId="77777777" w:rsidR="006B33EA" w:rsidRDefault="006B33EA" w:rsidP="006804EA">
      <w:pPr>
        <w:pStyle w:val="Heading1"/>
      </w:pPr>
      <w:r>
        <w:t>Introduction</w:t>
      </w:r>
    </w:p>
    <w:p w14:paraId="2633355E" w14:textId="3E1F2EA7"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391E2C">
        <w:rPr>
          <w:i/>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w:t>
      </w:r>
      <w:r w:rsidR="00FB5C44">
        <w:t xml:space="preserve">humans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5185E8D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23A7E79"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6A71308C"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9628B8">
        <w:t>a set of</w:t>
      </w:r>
      <w:r w:rsidR="009628B8" w:rsidRPr="0056390E">
        <w:t xml:space="preserve"> </w:t>
      </w:r>
      <w:r w:rsidRPr="0056390E">
        <w:t xml:space="preserve">genes contributing to the same biological process </w:t>
      </w:r>
      <w:r w:rsidR="00A95231" w:rsidRPr="0056390E">
        <w:t>will affect variation in</w:t>
      </w:r>
      <w:r w:rsidRPr="0056390E">
        <w:t xml:space="preserve"> a given phenotype</w:t>
      </w:r>
      <w:r w:rsidR="005A7F54">
        <w:t xml:space="preserve"> through guilt-by-association</w:t>
      </w:r>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647DB4B2"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r w:rsidR="00B53228">
        <w:t>;</w:t>
      </w:r>
      <w:r>
        <w:t xml:space="preserve">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1DFE680B"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7FC0BEA1" w:rsidR="00F42CCC" w:rsidRDefault="00C46D31" w:rsidP="006804EA">
      <w:r>
        <w:t xml:space="preserve">To accomplish this, we implemented and evaluated 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r w:rsidR="004D5AC5">
        <w:t>Subn</w:t>
      </w:r>
      <w:r>
        <w:t xml:space="preserve">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r w:rsidR="00074EEA">
        <w:t>-</w:t>
      </w:r>
      <w:r w:rsidR="00DC139F">
        <w:t>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8" w:name="_Ref444765587"/>
      <w:r>
        <w:t>Fig.</w:t>
      </w:r>
      <w:r w:rsidR="00BD3E3E">
        <w:t xml:space="preserve"> 1</w:t>
      </w:r>
      <w:bookmarkEnd w:id="8"/>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7E370E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9" w:name="_Ref458774860"/>
      <w:r>
        <w:t>Table 1</w:t>
      </w:r>
      <w:bookmarkEnd w:id="9"/>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0" w:name="_Ref458774880"/>
      <w:r>
        <w:t>Table 2</w:t>
      </w:r>
      <w:bookmarkEnd w:id="10"/>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1" w:name="_Ref487124030"/>
      <w:r>
        <w:t>Fig 2</w:t>
      </w:r>
      <w:bookmarkEnd w:id="11"/>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A062723"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529348E1"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extensive gene by environment interactions,</w:t>
      </w:r>
      <w:r w:rsidR="0067564D">
        <w:t xml:space="preserve"> or</w:t>
      </w:r>
      <w:r w:rsidR="00E25CC1">
        <w:t xml:space="preserve">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7777777"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06BC9256"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i.e. to simulate missing candidates</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2" w:name="_Ref456807908"/>
      <w:bookmarkStart w:id="13" w:name="_Ref458794783"/>
      <w:r>
        <w:t>Fig 3</w:t>
      </w:r>
      <w:bookmarkEnd w:id="12"/>
      <w:bookmarkEnd w:id="13"/>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FB4035B"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4" w:name="_Ref458700744"/>
      <w:r>
        <w:t>Fig. 4</w:t>
      </w:r>
      <w:bookmarkEnd w:id="14"/>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2F31A383"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5" w:name="_Ref458721156"/>
      <w:bookmarkStart w:id="16" w:name="_Ref447197618"/>
      <w:r>
        <w:t>Fig. 5</w:t>
      </w:r>
      <w:bookmarkEnd w:id="15"/>
      <w:bookmarkEnd w:id="16"/>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349F4B0A"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251F942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3D18672"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17" w:name="_Ref458956303"/>
      <w:r>
        <w:t>Table 3</w:t>
      </w:r>
      <w:bookmarkEnd w:id="17"/>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775FCF27"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422EE0">
        <w:t>s</w:t>
      </w:r>
      <w:r w:rsidR="00A45670">
        <w:t>,</w:t>
      </w:r>
      <w:r w:rsidR="00492E24">
        <w:t xml:space="preserve">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8" w:name="_Ref489428564"/>
      <w:r>
        <w:t>Fig. 6</w:t>
      </w:r>
      <w:bookmarkEnd w:id="18"/>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EF54DAE" w:rsidR="00F11BB0"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19" w:name="_Ref485996339"/>
      <w:r>
        <w:t>Table 4</w:t>
      </w:r>
      <w:bookmarkEnd w:id="19"/>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0CADED80"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0" w:name="_Ref487144620"/>
      <w:r>
        <w:t>Fig.</w:t>
      </w:r>
      <w:r w:rsidR="00663C67">
        <w:t xml:space="preserve"> 7</w:t>
      </w:r>
      <w:bookmarkEnd w:id="20"/>
    </w:p>
    <w:p w14:paraId="1F6B0E4D" w14:textId="77777777" w:rsidR="00162DC9" w:rsidRDefault="00162DC9" w:rsidP="00162DC9">
      <w:pPr>
        <w:pStyle w:val="Heading4"/>
      </w:pPr>
      <w:r>
        <w:t>HPO Genes for Cd and Se in the ZmRoot Network</w:t>
      </w:r>
    </w:p>
    <w:p w14:paraId="6910540C" w14:textId="00308A14"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1" w:name="_Ref486000600"/>
      <w:r>
        <w:t>Table 5</w:t>
      </w:r>
      <w:bookmarkEnd w:id="21"/>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2" w:name="_Ref483951527"/>
      <w:r>
        <w:t>Fig. 8</w:t>
      </w:r>
      <w:bookmarkEnd w:id="22"/>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23"/>
      <w:r w:rsidRPr="004F33CF">
        <w:t>also affected the concentration of seed Cd</w:t>
      </w:r>
      <w:commentRangeEnd w:id="23"/>
      <w:r w:rsidR="00FA0915">
        <w:rPr>
          <w:rStyle w:val="CommentReference"/>
        </w:rPr>
        <w:commentReference w:id="23"/>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4" w:name="_Ref484091798"/>
      <w:r w:rsidRPr="005F38FF">
        <w:t>Fig. 9</w:t>
      </w:r>
      <w:bookmarkEnd w:id="24"/>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2F7E2237"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commentRangeStart w:id="25"/>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25"/>
      <w:r w:rsidR="004B2281">
        <w:rPr>
          <w:rStyle w:val="CommentReference"/>
        </w:rPr>
        <w:commentReference w:id="25"/>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00F76072" w:rsidRPr="009D3B04">
        <w:t xml:space="preserve"> </w:t>
      </w:r>
      <w:r w:rsidRPr="009D3B04">
        <w:t>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26" w:name="_Ref481757037"/>
      <w:bookmarkStart w:id="27" w:name="_Ref484529183"/>
      <w:r>
        <w:t>Fig. 10</w:t>
      </w:r>
      <w:bookmarkEnd w:id="26"/>
      <w:bookmarkEnd w:id="27"/>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9145F91"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1D68AD40"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28" w:name="_Ref469995568"/>
    </w:p>
    <w:p w14:paraId="276A3C0A" w14:textId="7C6139D0"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 The</w:t>
      </w:r>
      <w:r w:rsidR="005D7365">
        <w:t xml:space="preserve"> targe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29" w:name="_Ref487125611"/>
      <w:r>
        <w:t>Discussion</w:t>
      </w:r>
      <w:bookmarkEnd w:id="28"/>
      <w:bookmarkEnd w:id="29"/>
    </w:p>
    <w:p w14:paraId="092C6C61" w14:textId="1AF78D0A" w:rsidR="008B2A55" w:rsidRDefault="008B2A55" w:rsidP="008B2A55">
      <w:pPr>
        <w:pStyle w:val="Heading3"/>
      </w:pPr>
      <w:r>
        <w:t>The effects of linkage disequilibrium</w:t>
      </w:r>
    </w:p>
    <w:p w14:paraId="0DCBCE29" w14:textId="6A4F8EF6"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gene expression data, which can be readily collected now for most species of interest, to add an important interpretation and prioritization filte</w:t>
      </w:r>
      <w:r w:rsidR="002F0734">
        <w:t>r to the output of a GWA study.</w:t>
      </w:r>
    </w:p>
    <w:p w14:paraId="3A88CAE9" w14:textId="1721790A"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0"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39B4B3D" w:rsidR="0021466E" w:rsidRDefault="004C123B" w:rsidP="004C123B">
      <w:r>
        <w:t>In completing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B339483"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15C99623"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30" w:name="_Ref463088833"/>
      <w:r>
        <w:t>Materials and Methods</w:t>
      </w:r>
      <w:bookmarkEnd w:id="30"/>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C900D5" w:rsidP="008D2BA7">
      <w:hyperlink r:id="rId11"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31" w:name="_Ref447101528"/>
      <w:r w:rsidRPr="0045686C">
        <w:rPr>
          <w:rFonts w:eastAsiaTheme="minorEastAsia"/>
        </w:rPr>
        <w:t>Eq.1</w:t>
      </w:r>
      <w:bookmarkEnd w:id="31"/>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2772B29B"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2" w:name="_Ref447101545"/>
      <w:bookmarkStart w:id="33" w:name="_Ref464049667"/>
      <w:r>
        <w:t>Eq.</w:t>
      </w:r>
      <w:bookmarkEnd w:id="32"/>
      <w:r w:rsidR="0020783F">
        <w:t>2</w:t>
      </w:r>
      <w:bookmarkEnd w:id="33"/>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4" w:name="_Ref447101563"/>
      <w:bookmarkStart w:id="35" w:name="_Ref464738379"/>
      <w:r w:rsidRPr="0045686C">
        <w:rPr>
          <w:rFonts w:eastAsiaTheme="minorEastAsia"/>
        </w:rPr>
        <w:t>Eq.</w:t>
      </w:r>
      <w:bookmarkEnd w:id="34"/>
      <w:r>
        <w:rPr>
          <w:rFonts w:eastAsiaTheme="minorEastAsia"/>
        </w:rPr>
        <w:t>3</w:t>
      </w:r>
      <w:bookmarkEnd w:id="35"/>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36" w:name="_Ref447101571"/>
      <w:r>
        <w:t>Eq.</w:t>
      </w:r>
      <w:r w:rsidR="00503064">
        <w:t>4</w:t>
      </w:r>
      <w:bookmarkEnd w:id="36"/>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37" w:name="_Ref484125232"/>
      <w:r>
        <w:t>Eq.</w:t>
      </w:r>
      <w:r w:rsidR="005936F2">
        <w:t xml:space="preserve"> 6</w:t>
      </w:r>
      <w:bookmarkEnd w:id="37"/>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38" w:name="_Ref458775441"/>
      <w:bookmarkStart w:id="39" w:name="_Ref484125256"/>
      <w:r>
        <w:t>Eq. 7</w:t>
      </w:r>
      <w:bookmarkEnd w:id="38"/>
      <w:bookmarkEnd w:id="39"/>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51B966DF" w14:textId="140DD0A5" w:rsidR="00663F8F" w:rsidRPr="00663F8F" w:rsidRDefault="003F1192" w:rsidP="00663F8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Dongen, Stijn van. 2000. “MCL: A Cluster Algoithm for Graphs.” Center for Information Workshop.</w:t>
      </w:r>
    </w:p>
    <w:p w14:paraId="35913AA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Koch, Evan, Mickey Ristroph, and Mark Kirkpatrick. 2013. “Long Range Linkage Disequilibrium across the Human Genome” 8 (12). doi:10.1371/journal.pone.0080754.</w:t>
      </w:r>
    </w:p>
    <w:p w14:paraId="68C9C9D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7C83C13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BMC 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0545B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arkar, Neelam K., Yeon-Ki Kim, and Anil Grover. 2014. “Coexpression Network Analysis Associated with 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40" w:name="_Ref447013206"/>
      <w:r>
        <w:t xml:space="preserve">Supp. </w:t>
      </w:r>
      <w:r w:rsidR="00DB7771">
        <w:t>Fig</w:t>
      </w:r>
      <w:r w:rsidR="0077751E">
        <w:t xml:space="preserve">. </w:t>
      </w:r>
      <w:r>
        <w:t>1</w:t>
      </w:r>
      <w:bookmarkEnd w:id="40"/>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41" w:name="_Ref447013895"/>
      <w:r>
        <w:t xml:space="preserve">Supp. </w:t>
      </w:r>
      <w:r w:rsidR="00DB7771">
        <w:t>Fig</w:t>
      </w:r>
      <w:r w:rsidR="0077751E">
        <w:t>.</w:t>
      </w:r>
      <w:r>
        <w:t xml:space="preserve"> 2</w:t>
      </w:r>
      <w:bookmarkEnd w:id="41"/>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2" w:name="_Ref447015478"/>
      <w:r>
        <w:t>Supp. Fig</w:t>
      </w:r>
      <w:r w:rsidR="00412AFA">
        <w:t>.</w:t>
      </w:r>
      <w:r>
        <w:t xml:space="preserve"> 3</w:t>
      </w:r>
      <w:bookmarkEnd w:id="42"/>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3" w:name="_Ref447187909"/>
      <w:r>
        <w:t>Supp. Fig. 4</w:t>
      </w:r>
      <w:bookmarkEnd w:id="43"/>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4" w:name="_Ref470857301"/>
      <w:r>
        <w:t>Supp. Fig. 5</w:t>
      </w:r>
      <w:bookmarkEnd w:id="44"/>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45" w:name="_Ref481678956"/>
      <w:r>
        <w:t>Supp. Figure 6</w:t>
      </w:r>
      <w:bookmarkEnd w:id="45"/>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46" w:name="_Ref463332505"/>
      <w:r>
        <w:t>Supp</w:t>
      </w:r>
      <w:r w:rsidR="000A7CE0">
        <w:t>.</w:t>
      </w:r>
      <w:r>
        <w:t xml:space="preserve"> File 1</w:t>
      </w:r>
      <w:bookmarkEnd w:id="46"/>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47" w:name="_Ref479246505"/>
      <w:r>
        <w:t>Supp. Table 1</w:t>
      </w:r>
      <w:bookmarkEnd w:id="47"/>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48" w:name="_Ref483825641"/>
      <w:r>
        <w:t>Supp. Table 2</w:t>
      </w:r>
      <w:bookmarkEnd w:id="48"/>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49" w:name="_Ref494793753"/>
      <w:r>
        <w:t>Supp. Table 3</w:t>
      </w:r>
      <w:bookmarkEnd w:id="49"/>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50" w:name="_Ref479248756"/>
      <w:r>
        <w:t>Supp. Table</w:t>
      </w:r>
      <w:r w:rsidR="00415A2E">
        <w:t xml:space="preserve"> 4</w:t>
      </w:r>
      <w:bookmarkEnd w:id="50"/>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51" w:name="_Ref479162360"/>
      <w:bookmarkStart w:id="52" w:name="_Ref479250924"/>
      <w:r>
        <w:t>Supp. Table</w:t>
      </w:r>
      <w:r w:rsidR="00D419A5">
        <w:t xml:space="preserve"> 5</w:t>
      </w:r>
      <w:bookmarkEnd w:id="51"/>
      <w:bookmarkEnd w:id="52"/>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3" w:name="_Ref480187199"/>
      <w:r>
        <w:t>Supp. Table</w:t>
      </w:r>
      <w:r w:rsidR="00D419A5">
        <w:t xml:space="preserve"> 6</w:t>
      </w:r>
      <w:bookmarkEnd w:id="53"/>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4" w:name="_Ref486516422"/>
      <w:r>
        <w:t>Supp. Table</w:t>
      </w:r>
      <w:r w:rsidR="00D419A5">
        <w:t xml:space="preserve"> 7</w:t>
      </w:r>
      <w:bookmarkEnd w:id="54"/>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55" w:name="_Ref486581168"/>
      <w:r>
        <w:t>Supp. Table</w:t>
      </w:r>
      <w:r w:rsidR="00D419A5">
        <w:t xml:space="preserve"> 8</w:t>
      </w:r>
      <w:bookmarkEnd w:id="55"/>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56" w:name="_Ref479316734"/>
      <w:bookmarkStart w:id="57" w:name="_Ref486000980"/>
      <w:r>
        <w:t>Supp. Table</w:t>
      </w:r>
      <w:r w:rsidR="00D419A5">
        <w:t xml:space="preserve"> 9</w:t>
      </w:r>
      <w:bookmarkEnd w:id="56"/>
      <w:bookmarkEnd w:id="57"/>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58" w:name="_Ref481755630"/>
      <w:bookmarkStart w:id="59" w:name="_Ref483912443"/>
      <w:bookmarkStart w:id="60" w:name="_Ref486581620"/>
      <w:r>
        <w:t>Supp. Table</w:t>
      </w:r>
      <w:r w:rsidR="00D419A5">
        <w:t xml:space="preserve"> 10</w:t>
      </w:r>
      <w:bookmarkEnd w:id="58"/>
      <w:bookmarkEnd w:id="59"/>
      <w:bookmarkEnd w:id="60"/>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bookmarkEnd w:id="0"/>
    <w:p w14:paraId="595BBE78"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rob" w:date="2017-10-04T13:11:00Z" w:initials="r">
    <w:p w14:paraId="510CF015" w14:textId="1E50B665" w:rsidR="00C900D5" w:rsidRDefault="00C900D5">
      <w:pPr>
        <w:pStyle w:val="CommentText"/>
      </w:pPr>
      <w:r>
        <w:rPr>
          <w:rStyle w:val="CommentReference"/>
        </w:rPr>
        <w:annotationRef/>
      </w:r>
      <w:r>
        <w:t>D5 is not in Table 5 (HPO) for Cd.</w:t>
      </w:r>
    </w:p>
  </w:comment>
  <w:comment w:id="25" w:author="rob" w:date="2017-10-04T15:31:00Z" w:initials="r">
    <w:p w14:paraId="7A56AC43" w14:textId="6131B694" w:rsidR="00C900D5" w:rsidRDefault="00C900D5">
      <w:pPr>
        <w:pStyle w:val="CommentText"/>
      </w:pPr>
      <w:r>
        <w:rPr>
          <w:rStyle w:val="CommentReference"/>
        </w:rPr>
        <w:annotationRef/>
      </w:r>
      <w:r>
        <w:t>Can we remove this as we don't show it in the box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0CF015" w15:done="0"/>
  <w15:commentEx w15:paraId="7A56AC4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539B9F" w14:textId="77777777" w:rsidR="00C900D5" w:rsidRDefault="00C900D5" w:rsidP="006804EA">
      <w:r>
        <w:separator/>
      </w:r>
    </w:p>
  </w:endnote>
  <w:endnote w:type="continuationSeparator" w:id="0">
    <w:p w14:paraId="177B112D" w14:textId="77777777" w:rsidR="00C900D5" w:rsidRDefault="00C900D5" w:rsidP="006804EA">
      <w:r>
        <w:continuationSeparator/>
      </w:r>
    </w:p>
  </w:endnote>
  <w:endnote w:type="continuationNotice" w:id="1">
    <w:p w14:paraId="4F550922" w14:textId="77777777" w:rsidR="00C900D5" w:rsidRDefault="00C900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auto"/>
    <w:pitch w:val="variable"/>
    <w:sig w:usb0="800002E7" w:usb1="2AC7FCFF" w:usb2="00000012" w:usb3="00000000" w:csb0="0002009F" w:csb1="00000000"/>
  </w:font>
  <w:font w:name="Segoe UI">
    <w:altName w:val="Arial"/>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FD2CBA8" w:rsidR="00C900D5" w:rsidRDefault="00C900D5" w:rsidP="006804EA">
        <w:pPr>
          <w:pStyle w:val="Footer"/>
        </w:pPr>
        <w:r>
          <w:fldChar w:fldCharType="begin"/>
        </w:r>
        <w:r w:rsidRPr="006A5509">
          <w:instrText xml:space="preserve"> PAGE   \* MERGEFORMAT </w:instrText>
        </w:r>
        <w:r>
          <w:fldChar w:fldCharType="separate"/>
        </w:r>
        <w:r w:rsidR="000C7C75">
          <w:rPr>
            <w:noProof/>
          </w:rPr>
          <w:t>2</w:t>
        </w:r>
        <w:r>
          <w:rPr>
            <w:noProof/>
          </w:rPr>
          <w:fldChar w:fldCharType="end"/>
        </w:r>
      </w:p>
    </w:sdtContent>
  </w:sdt>
  <w:p w14:paraId="1B93D360" w14:textId="77777777" w:rsidR="00C900D5" w:rsidRDefault="00C900D5"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26559E" w14:textId="77777777" w:rsidR="00C900D5" w:rsidRDefault="00C900D5" w:rsidP="006804EA">
      <w:r>
        <w:separator/>
      </w:r>
    </w:p>
  </w:footnote>
  <w:footnote w:type="continuationSeparator" w:id="0">
    <w:p w14:paraId="69EE7876" w14:textId="77777777" w:rsidR="00C900D5" w:rsidRDefault="00C900D5" w:rsidP="006804EA">
      <w:r>
        <w:continuationSeparator/>
      </w:r>
    </w:p>
  </w:footnote>
  <w:footnote w:type="continuationNotice" w:id="1">
    <w:p w14:paraId="45A8C33F" w14:textId="77777777" w:rsidR="00C900D5" w:rsidRDefault="00C900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C900D5" w:rsidRDefault="00C900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activeWritingStyle w:appName="MSWord" w:lang="en-US" w:vendorID="64" w:dllVersion="6" w:nlCheck="1" w:checkStyle="1"/>
  <w:activeWritingStyle w:appName="MSWord" w:lang="en-US" w:vendorID="64" w:dllVersion="0"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5D41"/>
    <w:rsid w:val="000361E0"/>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4EEA"/>
    <w:rsid w:val="000756EF"/>
    <w:rsid w:val="00075B59"/>
    <w:rsid w:val="0007635B"/>
    <w:rsid w:val="00076A96"/>
    <w:rsid w:val="00076C1C"/>
    <w:rsid w:val="00076C75"/>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44"/>
    <w:rsid w:val="00091669"/>
    <w:rsid w:val="00091B42"/>
    <w:rsid w:val="00091EBF"/>
    <w:rsid w:val="00093372"/>
    <w:rsid w:val="000939DF"/>
    <w:rsid w:val="000942CF"/>
    <w:rsid w:val="00094D01"/>
    <w:rsid w:val="0009516B"/>
    <w:rsid w:val="00095363"/>
    <w:rsid w:val="00095628"/>
    <w:rsid w:val="0009639C"/>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3CC5"/>
    <w:rsid w:val="000B49C3"/>
    <w:rsid w:val="000B49DA"/>
    <w:rsid w:val="000B52B4"/>
    <w:rsid w:val="000B5314"/>
    <w:rsid w:val="000B5AB0"/>
    <w:rsid w:val="000B5F2F"/>
    <w:rsid w:val="000B6E8F"/>
    <w:rsid w:val="000B6EA4"/>
    <w:rsid w:val="000B6FDB"/>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D8D"/>
    <w:rsid w:val="000D226B"/>
    <w:rsid w:val="000D320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563"/>
    <w:rsid w:val="000E18F6"/>
    <w:rsid w:val="000E1BDE"/>
    <w:rsid w:val="000E2B91"/>
    <w:rsid w:val="000E3576"/>
    <w:rsid w:val="000E3684"/>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07F6A"/>
    <w:rsid w:val="00110BBB"/>
    <w:rsid w:val="0011125B"/>
    <w:rsid w:val="0011248E"/>
    <w:rsid w:val="0011301D"/>
    <w:rsid w:val="001138B0"/>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3CB"/>
    <w:rsid w:val="001445C8"/>
    <w:rsid w:val="00144B3B"/>
    <w:rsid w:val="00144D79"/>
    <w:rsid w:val="00145395"/>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A30"/>
    <w:rsid w:val="001B5E24"/>
    <w:rsid w:val="001B6530"/>
    <w:rsid w:val="001B663E"/>
    <w:rsid w:val="001B6BF1"/>
    <w:rsid w:val="001B6D94"/>
    <w:rsid w:val="001C0237"/>
    <w:rsid w:val="001C046B"/>
    <w:rsid w:val="001C0928"/>
    <w:rsid w:val="001C0A29"/>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29D4"/>
    <w:rsid w:val="001D300F"/>
    <w:rsid w:val="001D3930"/>
    <w:rsid w:val="001D3B05"/>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5DC"/>
    <w:rsid w:val="00243A41"/>
    <w:rsid w:val="00243D5C"/>
    <w:rsid w:val="00243FD7"/>
    <w:rsid w:val="002443A0"/>
    <w:rsid w:val="002444A7"/>
    <w:rsid w:val="0024476A"/>
    <w:rsid w:val="00244BC9"/>
    <w:rsid w:val="00244C91"/>
    <w:rsid w:val="00244EF4"/>
    <w:rsid w:val="00245F6C"/>
    <w:rsid w:val="00247682"/>
    <w:rsid w:val="00247BB2"/>
    <w:rsid w:val="00247FEC"/>
    <w:rsid w:val="002501CE"/>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12F"/>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A7856"/>
    <w:rsid w:val="002B0996"/>
    <w:rsid w:val="002B0E34"/>
    <w:rsid w:val="002B1DB8"/>
    <w:rsid w:val="002B2056"/>
    <w:rsid w:val="002B2214"/>
    <w:rsid w:val="002B2737"/>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2686"/>
    <w:rsid w:val="002E27D8"/>
    <w:rsid w:val="002E2926"/>
    <w:rsid w:val="002E31AC"/>
    <w:rsid w:val="002E456B"/>
    <w:rsid w:val="002E4710"/>
    <w:rsid w:val="002E4CF7"/>
    <w:rsid w:val="002E5159"/>
    <w:rsid w:val="002E6613"/>
    <w:rsid w:val="002E684F"/>
    <w:rsid w:val="002E74B3"/>
    <w:rsid w:val="002E7652"/>
    <w:rsid w:val="002E7664"/>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C76"/>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37B8"/>
    <w:rsid w:val="00344813"/>
    <w:rsid w:val="003457D4"/>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019"/>
    <w:rsid w:val="003A4844"/>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2484"/>
    <w:rsid w:val="00453439"/>
    <w:rsid w:val="00453946"/>
    <w:rsid w:val="00453A36"/>
    <w:rsid w:val="00454136"/>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92B"/>
    <w:rsid w:val="0046419C"/>
    <w:rsid w:val="004645C0"/>
    <w:rsid w:val="00465289"/>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B80"/>
    <w:rsid w:val="004D19AC"/>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688"/>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2725"/>
    <w:rsid w:val="00542EDD"/>
    <w:rsid w:val="0054392F"/>
    <w:rsid w:val="00543D15"/>
    <w:rsid w:val="0054740C"/>
    <w:rsid w:val="0054741A"/>
    <w:rsid w:val="00547481"/>
    <w:rsid w:val="00547BAB"/>
    <w:rsid w:val="00547FB3"/>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37A1"/>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341"/>
    <w:rsid w:val="00653691"/>
    <w:rsid w:val="006539B9"/>
    <w:rsid w:val="006540D1"/>
    <w:rsid w:val="006541F1"/>
    <w:rsid w:val="0065498A"/>
    <w:rsid w:val="00654FBB"/>
    <w:rsid w:val="0065523C"/>
    <w:rsid w:val="00655547"/>
    <w:rsid w:val="00656B78"/>
    <w:rsid w:val="006575E3"/>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8AE"/>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070D"/>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016"/>
    <w:rsid w:val="007724CD"/>
    <w:rsid w:val="00773281"/>
    <w:rsid w:val="0077354C"/>
    <w:rsid w:val="007737FD"/>
    <w:rsid w:val="00775D9F"/>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578D"/>
    <w:rsid w:val="00786917"/>
    <w:rsid w:val="00786CF8"/>
    <w:rsid w:val="0078789A"/>
    <w:rsid w:val="00787FAA"/>
    <w:rsid w:val="00790471"/>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4FDA"/>
    <w:rsid w:val="007C5904"/>
    <w:rsid w:val="007C768D"/>
    <w:rsid w:val="007C7E34"/>
    <w:rsid w:val="007D13AD"/>
    <w:rsid w:val="007D1427"/>
    <w:rsid w:val="007D17A2"/>
    <w:rsid w:val="007D27F7"/>
    <w:rsid w:val="007D28EB"/>
    <w:rsid w:val="007D29CF"/>
    <w:rsid w:val="007D2C8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2B3A"/>
    <w:rsid w:val="0080365F"/>
    <w:rsid w:val="00803C86"/>
    <w:rsid w:val="00804166"/>
    <w:rsid w:val="008045A1"/>
    <w:rsid w:val="00804A79"/>
    <w:rsid w:val="00805487"/>
    <w:rsid w:val="00805A08"/>
    <w:rsid w:val="00807188"/>
    <w:rsid w:val="008072A0"/>
    <w:rsid w:val="00807680"/>
    <w:rsid w:val="008104F9"/>
    <w:rsid w:val="0081053D"/>
    <w:rsid w:val="008105DF"/>
    <w:rsid w:val="008109D4"/>
    <w:rsid w:val="00810EEA"/>
    <w:rsid w:val="008115B2"/>
    <w:rsid w:val="00811C05"/>
    <w:rsid w:val="008131C1"/>
    <w:rsid w:val="00813325"/>
    <w:rsid w:val="008134F4"/>
    <w:rsid w:val="008152F6"/>
    <w:rsid w:val="00815745"/>
    <w:rsid w:val="008165F9"/>
    <w:rsid w:val="00816A8F"/>
    <w:rsid w:val="00816B6D"/>
    <w:rsid w:val="00816E86"/>
    <w:rsid w:val="008205F9"/>
    <w:rsid w:val="0082085C"/>
    <w:rsid w:val="00821740"/>
    <w:rsid w:val="00821821"/>
    <w:rsid w:val="0082193C"/>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89D"/>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3842"/>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CDA"/>
    <w:rsid w:val="00923EA1"/>
    <w:rsid w:val="00924408"/>
    <w:rsid w:val="00924688"/>
    <w:rsid w:val="00924AF7"/>
    <w:rsid w:val="00925542"/>
    <w:rsid w:val="00925570"/>
    <w:rsid w:val="0092598E"/>
    <w:rsid w:val="00925E00"/>
    <w:rsid w:val="00927E57"/>
    <w:rsid w:val="00930830"/>
    <w:rsid w:val="00930BBB"/>
    <w:rsid w:val="00931901"/>
    <w:rsid w:val="00931BA8"/>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6DB"/>
    <w:rsid w:val="00950B61"/>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28B8"/>
    <w:rsid w:val="0096300D"/>
    <w:rsid w:val="009635CB"/>
    <w:rsid w:val="00963777"/>
    <w:rsid w:val="00963B34"/>
    <w:rsid w:val="0096463B"/>
    <w:rsid w:val="00964A92"/>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F3F"/>
    <w:rsid w:val="009853C9"/>
    <w:rsid w:val="009854C1"/>
    <w:rsid w:val="009858D8"/>
    <w:rsid w:val="00986043"/>
    <w:rsid w:val="0098675C"/>
    <w:rsid w:val="00986917"/>
    <w:rsid w:val="00986C4D"/>
    <w:rsid w:val="00987714"/>
    <w:rsid w:val="00987871"/>
    <w:rsid w:val="00987DF9"/>
    <w:rsid w:val="00990A8B"/>
    <w:rsid w:val="0099107B"/>
    <w:rsid w:val="009910C3"/>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25C"/>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1CFF"/>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490"/>
    <w:rsid w:val="00B15995"/>
    <w:rsid w:val="00B17019"/>
    <w:rsid w:val="00B1707D"/>
    <w:rsid w:val="00B1730E"/>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B79EC"/>
    <w:rsid w:val="00BC096B"/>
    <w:rsid w:val="00BC109F"/>
    <w:rsid w:val="00BC2255"/>
    <w:rsid w:val="00BC2D42"/>
    <w:rsid w:val="00BC2E65"/>
    <w:rsid w:val="00BC3E6E"/>
    <w:rsid w:val="00BC4204"/>
    <w:rsid w:val="00BC497E"/>
    <w:rsid w:val="00BC49F4"/>
    <w:rsid w:val="00BC5373"/>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32B"/>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1A0E"/>
    <w:rsid w:val="00C21F51"/>
    <w:rsid w:val="00C228D7"/>
    <w:rsid w:val="00C22DF6"/>
    <w:rsid w:val="00C2329F"/>
    <w:rsid w:val="00C24C25"/>
    <w:rsid w:val="00C26333"/>
    <w:rsid w:val="00C267E7"/>
    <w:rsid w:val="00C26C6A"/>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7F03"/>
    <w:rsid w:val="00C900D5"/>
    <w:rsid w:val="00C90C86"/>
    <w:rsid w:val="00C90D15"/>
    <w:rsid w:val="00C917F5"/>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948"/>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6AE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710C"/>
    <w:rsid w:val="00DD73BC"/>
    <w:rsid w:val="00DD7689"/>
    <w:rsid w:val="00DD791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E66"/>
    <w:rsid w:val="00DF2FBA"/>
    <w:rsid w:val="00DF316E"/>
    <w:rsid w:val="00DF39C7"/>
    <w:rsid w:val="00DF3AF9"/>
    <w:rsid w:val="00DF3C96"/>
    <w:rsid w:val="00DF4642"/>
    <w:rsid w:val="00DF4B70"/>
    <w:rsid w:val="00DF51E2"/>
    <w:rsid w:val="00DF526B"/>
    <w:rsid w:val="00DF5470"/>
    <w:rsid w:val="00DF58FB"/>
    <w:rsid w:val="00DF6622"/>
    <w:rsid w:val="00DF700D"/>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C7586"/>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6E4"/>
    <w:rsid w:val="00EE584D"/>
    <w:rsid w:val="00EE6B0D"/>
    <w:rsid w:val="00EE735A"/>
    <w:rsid w:val="00EF0BA4"/>
    <w:rsid w:val="00EF0D24"/>
    <w:rsid w:val="00EF1080"/>
    <w:rsid w:val="00EF124F"/>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74F3"/>
    <w:rsid w:val="00F67803"/>
    <w:rsid w:val="00F67B9B"/>
    <w:rsid w:val="00F70B35"/>
    <w:rsid w:val="00F70B66"/>
    <w:rsid w:val="00F726CD"/>
    <w:rsid w:val="00F73962"/>
    <w:rsid w:val="00F7515A"/>
    <w:rsid w:val="00F752DC"/>
    <w:rsid w:val="00F75812"/>
    <w:rsid w:val="00F76072"/>
    <w:rsid w:val="00F7649D"/>
    <w:rsid w:val="00F76542"/>
    <w:rsid w:val="00F76A5E"/>
    <w:rsid w:val="00F77226"/>
    <w:rsid w:val="00F772F1"/>
    <w:rsid w:val="00F773B6"/>
    <w:rsid w:val="00F77D6D"/>
    <w:rsid w:val="00F77E21"/>
    <w:rsid w:val="00F802F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55A4"/>
    <w:rsid w:val="00FB5744"/>
    <w:rsid w:val="00FB5C44"/>
    <w:rsid w:val="00FB5D13"/>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ftp://ftp.maizesequenc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1B5E1-5E7D-4775-AD0F-9BE30D548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9</Pages>
  <Words>69756</Words>
  <Characters>397611</Characters>
  <Application>Microsoft Office Word</Application>
  <DocSecurity>0</DocSecurity>
  <Lines>3313</Lines>
  <Paragraphs>93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5</cp:revision>
  <dcterms:created xsi:type="dcterms:W3CDTF">2017-10-06T20:33:00Z</dcterms:created>
  <dcterms:modified xsi:type="dcterms:W3CDTF">2017-10-1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